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lrd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16DBC0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40E901A9"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159E625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crp_outpu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participant_lags Freq Possible.Freq Disease.Condition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r w:rsidRPr="00825929">
        <w:rPr>
          <w:rFonts w:ascii="Courier" w:hAnsi="Courier" w:cs="Times New Roman"/>
          <w:sz w:val="20"/>
          <w:szCs w:val="20"/>
        </w:rPr>
        <w:t xml:space="preserve">participant_lags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dataframes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3D9126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commentRangeStart w:id="10"/>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commentRangeEnd w:id="10"/>
      <w:r w:rsidR="00F7746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67069EFC"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commentRangeStart w:id="15"/>
      <w:r w:rsidR="00C75A3E" w:rsidRPr="00C75A3E">
        <w:rPr>
          <w:rFonts w:ascii="Times New Roman" w:hAnsi="Times New Roman" w:cs="Times New Roman"/>
          <w:i/>
          <w:iCs/>
          <w:sz w:val="24"/>
          <w:szCs w:val="24"/>
        </w:rPr>
        <w:t>p</w:t>
      </w:r>
      <w:commentRangeEnd w:id="15"/>
      <w:r w:rsidR="00573EAA">
        <w:rPr>
          <w:rStyle w:val="CommentReference"/>
        </w:rPr>
        <w:commentReference w:id="15"/>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23A8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7"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26695D0C"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w:t>
      </w:r>
      <w:r w:rsidR="00977E94">
        <w:rPr>
          <w:rFonts w:ascii="Times New Roman" w:hAnsi="Times New Roman" w:cs="Times New Roman"/>
          <w:sz w:val="24"/>
          <w:szCs w:val="24"/>
        </w:rPr>
        <w:lastRenderedPageBreak/>
        <w:t xml:space="preserve">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71105446"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0ABD53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w:t>
      </w:r>
      <w:r>
        <w:rPr>
          <w:rFonts w:ascii="Times New Roman" w:hAnsi="Times New Roman" w:cs="Times New Roman"/>
          <w:sz w:val="24"/>
          <w:szCs w:val="24"/>
        </w:rPr>
        <w:lastRenderedPageBreak/>
        <w:t>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8"/>
      <w:commentRangeStart w:id="19"/>
      <w:r>
        <w:rPr>
          <w:rFonts w:ascii="Times New Roman" w:hAnsi="Times New Roman" w:cs="Times New Roman"/>
          <w:sz w:val="24"/>
          <w:szCs w:val="24"/>
        </w:rPr>
        <w:t>2</w:t>
      </w:r>
      <w:commentRangeEnd w:id="18"/>
      <w:r w:rsidR="003E5BC3">
        <w:rPr>
          <w:rStyle w:val="CommentReference"/>
        </w:rPr>
        <w:commentReference w:id="18"/>
      </w:r>
      <w:commentRangeEnd w:id="19"/>
      <w:r w:rsidR="008D576F">
        <w:rPr>
          <w:rStyle w:val="CommentReference"/>
        </w:rPr>
        <w:commentReference w:id="19"/>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8D576F">
        <w:rPr>
          <w:rFonts w:ascii="Times New Roman" w:hAnsi="Times New Roman" w:cs="Times New Roman"/>
          <w:sz w:val="24"/>
          <w:szCs w:val="24"/>
        </w:rPr>
        <w:t>, though we note that differences in sensitivity/specificity were small for cutoff values between 1 and 3. 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r w:rsidR="006054A5">
        <w:rPr>
          <w:rFonts w:ascii="Times New Roman" w:hAnsi="Times New Roman" w:cs="Times New Roman"/>
          <w:i/>
          <w:iCs/>
          <w:sz w:val="24"/>
          <w:szCs w:val="24"/>
        </w:rPr>
        <w:t>lrd</w:t>
      </w:r>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1F0BC13E"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1"/>
      <w:commentRangeStart w:id="22"/>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1"/>
      <w:commentRangeEnd w:id="22"/>
      <w:r w:rsidR="00BB71D9" w:rsidRPr="00BB71D9">
        <w:rPr>
          <w:rFonts w:ascii="Times New Roman" w:eastAsia="Arial" w:hAnsi="Times New Roman" w:cs="Times New Roman"/>
          <w:sz w:val="24"/>
          <w:szCs w:val="24"/>
        </w:rPr>
        <w:t>90</w:t>
      </w:r>
      <w:r w:rsidR="001E021D" w:rsidRPr="00BB71D9">
        <w:rPr>
          <w:rStyle w:val="CommentReference"/>
        </w:rPr>
        <w:commentReference w:id="21"/>
      </w:r>
      <w:r w:rsidR="00BB71D9" w:rsidRPr="00BB71D9">
        <w:rPr>
          <w:rStyle w:val="CommentReference"/>
        </w:rPr>
        <w:commentReference w:id="22"/>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 xml:space="preserve">regardless of whether a strict or lenient scoring </w:t>
      </w:r>
      <w:r w:rsidR="000A6C9F">
        <w:rPr>
          <w:rFonts w:ascii="Times New Roman" w:hAnsi="Times New Roman" w:cs="Times New Roman"/>
          <w:sz w:val="24"/>
          <w:szCs w:val="24"/>
        </w:rPr>
        <w:lastRenderedPageBreak/>
        <w:t>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093DFE" w:rsidRPr="00942E62">
        <w:rPr>
          <w:rFonts w:ascii="Times New Roman" w:hAnsi="Times New Roman" w:cs="Times New Roman"/>
          <w:i/>
          <w:iCs/>
          <w:sz w:val="24"/>
          <w:szCs w:val="24"/>
        </w:rPr>
        <w:t>lrd</w:t>
      </w:r>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w:t>
      </w:r>
      <w:r w:rsidRPr="005019C2">
        <w:rPr>
          <w:rFonts w:ascii="Times New Roman" w:hAnsi="Times New Roman" w:cs="Times New Roman"/>
          <w:sz w:val="24"/>
          <w:szCs w:val="24"/>
        </w:rPr>
        <w:lastRenderedPageBreak/>
        <w:t>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509FD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r w:rsidR="004B5A4B">
        <w:rPr>
          <w:rFonts w:ascii="Times New Roman" w:eastAsia="Arial" w:hAnsi="Times New Roman" w:cs="Times New Roman"/>
          <w:sz w:val="24"/>
          <w:szCs w:val="24"/>
        </w:rPr>
        <w:t>.</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r w:rsidR="008F6875">
        <w:rPr>
          <w:rFonts w:ascii="Times New Roman" w:hAnsi="Times New Roman" w:cs="Times New Roman"/>
          <w:i/>
          <w:iCs/>
          <w:sz w:val="24"/>
          <w:szCs w:val="24"/>
        </w:rPr>
        <w:t>lrd</w:t>
      </w:r>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w:t>
      </w:r>
      <w:r w:rsidR="00102F4D">
        <w:rPr>
          <w:rFonts w:ascii="Times New Roman" w:hAnsi="Times New Roman" w:cs="Times New Roman"/>
          <w:sz w:val="24"/>
          <w:szCs w:val="24"/>
        </w:rPr>
        <w:lastRenderedPageBreak/>
        <w:t xml:space="preserve">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N. P., &amp; Huff, M. J. (2020).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5" w:name="_Hlk42075142"/>
      <w:bookmarkStart w:id="26" w:name="_Hlk42075069"/>
      <w:bookmarkEnd w:id="2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3"/>
    <w:bookmarkEnd w:id="2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851993"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r w:rsidR="00AB2A1F">
              <w:rPr>
                <w:rFonts w:ascii="Times New Roman" w:hAnsi="Times New Roman" w:cs="Times New Roman"/>
                <w:sz w:val="24"/>
                <w:szCs w:val="24"/>
              </w:rPr>
              <w:t>f</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0"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731045" w:rsidRDefault="00731045">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731045" w:rsidRDefault="00731045">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290426" w:rsidRDefault="00290426"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290426" w:rsidRDefault="00290426">
      <w:pPr>
        <w:pStyle w:val="CommentText"/>
      </w:pPr>
      <w:r>
        <w:rPr>
          <w:rStyle w:val="CommentReference"/>
        </w:rPr>
        <w:annotationRef/>
      </w:r>
      <w:r>
        <w:t>Okay, I remade this using a table. Its better, but still smaller than the other examples. Thoughts?</w:t>
      </w:r>
      <w:r w:rsidR="003D601B">
        <w:t xml:space="preserve"> At least its more readable than 6.5 pt font.</w:t>
      </w:r>
    </w:p>
  </w:comment>
  <w:comment w:id="8" w:author="Erin M. Buchanan" w:date="2021-03-26T18:10:00Z" w:initials="EMB">
    <w:p w14:paraId="0891F692" w14:textId="7072F65A" w:rsidR="00731045" w:rsidRDefault="00731045">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731045" w:rsidRDefault="00731045">
      <w:pPr>
        <w:pStyle w:val="CommentText"/>
      </w:pPr>
      <w:r>
        <w:rPr>
          <w:rStyle w:val="CommentReference"/>
        </w:rPr>
        <w:annotationRef/>
      </w:r>
      <w:r>
        <w:t xml:space="preserve">I could justify dropping it down, especially given the size of the datasets we’re working with. </w:t>
      </w:r>
    </w:p>
  </w:comment>
  <w:comment w:id="10" w:author="Nicholas Maxwell" w:date="2021-04-01T15:19:00Z" w:initials="NM">
    <w:p w14:paraId="104152AD" w14:textId="6D67B27A" w:rsidR="00F77465" w:rsidRDefault="00F77465">
      <w:pPr>
        <w:pStyle w:val="CommentText"/>
      </w:pPr>
      <w:r>
        <w:rPr>
          <w:rStyle w:val="CommentReference"/>
        </w:rPr>
        <w:annotationRef/>
      </w:r>
      <w:r>
        <w:t>Regardless of what we decide to do here, dropping it down to .01 or even .001 doesn’t change any of the ANOVA results</w:t>
      </w:r>
    </w:p>
  </w:comment>
  <w:comment w:id="12" w:author="Erin M. Buchanan" w:date="2021-03-26T18:09:00Z" w:initials="EMB">
    <w:p w14:paraId="018F0040" w14:textId="4207367A" w:rsidR="00731045" w:rsidRDefault="00731045">
      <w:pPr>
        <w:pStyle w:val="CommentText"/>
      </w:pPr>
      <w:r>
        <w:rPr>
          <w:rStyle w:val="CommentReference"/>
        </w:rPr>
        <w:annotationRef/>
      </w:r>
      <w:r>
        <w:t xml:space="preserve">I don’t love p either but is there a reason not to include it? </w:t>
      </w:r>
    </w:p>
  </w:comment>
  <w:comment w:id="13" w:author="Nick Maxwell" w:date="2021-03-26T19:41:00Z" w:initials="NM">
    <w:p w14:paraId="24B248CF" w14:textId="509D69BE" w:rsidR="00731045" w:rsidRDefault="00731045">
      <w:pPr>
        <w:pStyle w:val="CommentText"/>
      </w:pPr>
      <w:r>
        <w:rPr>
          <w:rStyle w:val="CommentReference"/>
        </w:rPr>
        <w:annotationRef/>
      </w:r>
      <w:r>
        <w:t>Not really. I tend to leave it</w:t>
      </w:r>
      <w:r w:rsidR="00647B26">
        <w:t xml:space="preserve"> off when p is under the reported threshold (Blame Mark for that habit!) I can go back and update.</w:t>
      </w:r>
    </w:p>
  </w:comment>
  <w:comment w:id="15" w:author="Nicholas Maxwell" w:date="2021-04-01T14:56:00Z" w:initials="NM">
    <w:p w14:paraId="474D7266" w14:textId="496A7305" w:rsidR="00573EAA" w:rsidRDefault="00573EAA">
      <w:pPr>
        <w:pStyle w:val="CommentText"/>
      </w:pPr>
      <w:r>
        <w:rPr>
          <w:rStyle w:val="CommentReference"/>
        </w:rPr>
        <w:annotationRef/>
      </w:r>
      <w:r>
        <w:t>Erin requested p’s out to three decimals for the ANOVAs so I’ve updated these accordingly</w:t>
      </w:r>
    </w:p>
  </w:comment>
  <w:comment w:id="18" w:author="Erin M. Buchanan" w:date="2021-03-26T18:20:00Z" w:initials="EMB">
    <w:p w14:paraId="1C631466" w14:textId="3DCE8971" w:rsidR="00731045" w:rsidRDefault="00731045">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9" w:author="Nicholas Maxwell" w:date="2021-04-01T14:28:00Z" w:initials="NM">
    <w:p w14:paraId="0B778E38" w14:textId="4C734B00" w:rsidR="008D576F" w:rsidRDefault="008D576F">
      <w:pPr>
        <w:pStyle w:val="CommentText"/>
      </w:pPr>
      <w:r>
        <w:rPr>
          <w:rStyle w:val="CommentReference"/>
        </w:rPr>
        <w:annotationRef/>
      </w:r>
      <w:r>
        <w:t xml:space="preserve">Tacked a clause onto the end of </w:t>
      </w:r>
      <w:r w:rsidR="00C75A3E">
        <w:t xml:space="preserve">this </w:t>
      </w:r>
      <w:r>
        <w:t>sentence commenting on that.</w:t>
      </w:r>
    </w:p>
  </w:comment>
  <w:comment w:id="21" w:author="Erin M. Buchanan" w:date="2021-03-26T18:21:00Z" w:initials="EMB">
    <w:p w14:paraId="01E7A258" w14:textId="5D8B9569" w:rsidR="00731045" w:rsidRDefault="00731045">
      <w:pPr>
        <w:pStyle w:val="CommentText"/>
      </w:pPr>
      <w:r>
        <w:rPr>
          <w:rStyle w:val="CommentReference"/>
        </w:rPr>
        <w:annotationRef/>
      </w:r>
      <w:r>
        <w:t xml:space="preserve">Let’s put p on all of them, three decimals. Can you also add ng2 here for all these ? </w:t>
      </w:r>
    </w:p>
  </w:comment>
  <w:comment w:id="22" w:author="Nicholas Maxwell" w:date="2021-04-01T15:08:00Z" w:initials="NM">
    <w:p w14:paraId="08CE232D" w14:textId="2A544682" w:rsidR="00BB71D9" w:rsidRDefault="00BB71D9">
      <w:pPr>
        <w:pStyle w:val="CommentText"/>
      </w:pPr>
      <w:r>
        <w:rPr>
          <w:rStyle w:val="CommentReference"/>
        </w:rPr>
        <w:annotationRef/>
      </w:r>
      <w:r>
        <w:t>Works for me. I’ve added stuff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0891F692" w15:done="0"/>
  <w15:commentEx w15:paraId="69EF2A05" w15:paraIdParent="0891F692" w15:done="0"/>
  <w15:commentEx w15:paraId="104152AD" w15:paraIdParent="0891F692" w15:done="0"/>
  <w15:commentEx w15:paraId="018F0040" w15:done="0"/>
  <w15:commentEx w15:paraId="24B248CF" w15:paraIdParent="018F0040" w15:done="0"/>
  <w15:commentEx w15:paraId="474D7266" w15:done="0"/>
  <w15:commentEx w15:paraId="1C631466" w15:done="0"/>
  <w15:commentEx w15:paraId="0B778E38" w15:paraIdParent="1C631466" w15:done="0"/>
  <w15:commentEx w15:paraId="01E7A258" w15:done="0"/>
  <w15:commentEx w15:paraId="08CE232D" w15:paraIdParent="01E7A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A203" w16cex:dateUtc="2021-03-26T22:10:00Z"/>
  <w16cex:commentExtensible w16cex:durableId="2408B7E7" w16cex:dateUtc="2021-03-27T00:43:00Z"/>
  <w16cex:commentExtensible w16cex:durableId="24106303" w16cex:dateUtc="2021-04-01T20:19:00Z"/>
  <w16cex:commentExtensible w16cex:durableId="2408A1C7" w16cex:dateUtc="2021-03-26T22:09:00Z"/>
  <w16cex:commentExtensible w16cex:durableId="2408B787" w16cex:dateUtc="2021-03-27T00:41:00Z"/>
  <w16cex:commentExtensible w16cex:durableId="24105D8C" w16cex:dateUtc="2021-04-01T19:56: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0891F692" w16cid:durableId="2408A203"/>
  <w16cid:commentId w16cid:paraId="69EF2A05" w16cid:durableId="2408B7E7"/>
  <w16cid:commentId w16cid:paraId="104152AD" w16cid:durableId="24106303"/>
  <w16cid:commentId w16cid:paraId="018F0040" w16cid:durableId="2408A1C7"/>
  <w16cid:commentId w16cid:paraId="24B248CF" w16cid:durableId="2408B787"/>
  <w16cid:commentId w16cid:paraId="474D7266" w16cid:durableId="24105D8C"/>
  <w16cid:commentId w16cid:paraId="1C631466" w16cid:durableId="2408A46F"/>
  <w16cid:commentId w16cid:paraId="0B778E38" w16cid:durableId="24105729"/>
  <w16cid:commentId w16cid:paraId="01E7A258" w16cid:durableId="2408A4C4"/>
  <w16cid:commentId w16cid:paraId="08CE232D" w16cid:durableId="24106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1FC76D" w14:textId="77777777" w:rsidR="001C2CE9" w:rsidRDefault="001C2CE9" w:rsidP="0088097E">
      <w:pPr>
        <w:spacing w:after="0" w:line="240" w:lineRule="auto"/>
      </w:pPr>
      <w:r>
        <w:separator/>
      </w:r>
    </w:p>
  </w:endnote>
  <w:endnote w:type="continuationSeparator" w:id="0">
    <w:p w14:paraId="0DE3741F" w14:textId="77777777" w:rsidR="001C2CE9" w:rsidRDefault="001C2CE9"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244ED" w14:textId="77777777" w:rsidR="001C2CE9" w:rsidRDefault="001C2CE9" w:rsidP="0088097E">
      <w:pPr>
        <w:spacing w:after="0" w:line="240" w:lineRule="auto"/>
      </w:pPr>
      <w:r>
        <w:separator/>
      </w:r>
    </w:p>
  </w:footnote>
  <w:footnote w:type="continuationSeparator" w:id="0">
    <w:p w14:paraId="1ECC2786" w14:textId="77777777" w:rsidR="001C2CE9" w:rsidRDefault="001C2CE9" w:rsidP="0088097E">
      <w:pPr>
        <w:spacing w:after="0" w:line="240" w:lineRule="auto"/>
      </w:pPr>
      <w:r>
        <w:continuationSeparator/>
      </w:r>
    </w:p>
  </w:footnote>
  <w:footnote w:id="1">
    <w:p w14:paraId="2CB2D43D" w14:textId="7D4111F2" w:rsidR="00731045" w:rsidRDefault="00731045">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731045" w:rsidRPr="002A6FCE" w:rsidRDefault="00731045">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731045" w:rsidRDefault="007310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731045" w:rsidRPr="0088097E" w:rsidRDefault="00731045">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731045" w:rsidRPr="0088097E" w:rsidRDefault="00731045">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7465"/>
    <w:rsid w:val="00F77F42"/>
    <w:rsid w:val="00F8017E"/>
    <w:rsid w:val="00F801CC"/>
    <w:rsid w:val="00F8052C"/>
    <w:rsid w:val="00F84343"/>
    <w:rsid w:val="00F84A23"/>
    <w:rsid w:val="00F84CCF"/>
    <w:rsid w:val="00F84EEE"/>
    <w:rsid w:val="00F8536B"/>
    <w:rsid w:val="00F85AC1"/>
    <w:rsid w:val="00F86FFF"/>
    <w:rsid w:val="00F90791"/>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6</TotalTime>
  <Pages>61</Pages>
  <Words>27605</Words>
  <Characters>157349</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holas Maxwell</cp:lastModifiedBy>
  <cp:revision>44</cp:revision>
  <cp:lastPrinted>2020-06-05T15:46:00Z</cp:lastPrinted>
  <dcterms:created xsi:type="dcterms:W3CDTF">2021-03-27T00:48:00Z</dcterms:created>
  <dcterms:modified xsi:type="dcterms:W3CDTF">2021-04-0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